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4CA638FE"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1C1D57C9" w:rsidR="00552A07" w:rsidRPr="00BE533F" w:rsidRDefault="006E44EE" w:rsidP="00C57D4C">
      <w:pPr>
        <w:pStyle w:val="BDAbstract"/>
      </w:pPr>
      <w:r>
        <w:rPr>
          <w:noProof/>
        </w:rPr>
        <w:drawing>
          <wp:anchor distT="0" distB="0" distL="114300" distR="114300" simplePos="0" relativeHeight="251659264" behindDoc="1" locked="0" layoutInCell="1" allowOverlap="1" wp14:anchorId="4D63824B" wp14:editId="7DA78754">
            <wp:simplePos x="0" y="0"/>
            <wp:positionH relativeFrom="column">
              <wp:posOffset>3400425</wp:posOffset>
            </wp:positionH>
            <wp:positionV relativeFrom="paragraph">
              <wp:posOffset>663575</wp:posOffset>
            </wp:positionV>
            <wp:extent cx="2965710" cy="1588011"/>
            <wp:effectExtent l="0" t="0" r="6350" b="0"/>
            <wp:wrapTight wrapText="bothSides">
              <wp:wrapPolygon edited="0">
                <wp:start x="0" y="0"/>
                <wp:lineTo x="0" y="21254"/>
                <wp:lineTo x="21507" y="21254"/>
                <wp:lineTo x="21507"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65710" cy="1588011"/>
                    </a:xfrm>
                    <a:prstGeom prst="rect">
                      <a:avLst/>
                    </a:prstGeom>
                  </pic:spPr>
                </pic:pic>
              </a:graphicData>
            </a:graphic>
            <wp14:sizeRelH relativeFrom="margin">
              <wp14:pctWidth>0</wp14:pctWidth>
            </wp14:sizeRelH>
            <wp14:sizeRelV relativeFrom="margin">
              <wp14:pctHeight>0</wp14:pctHeight>
            </wp14:sizeRelV>
          </wp:anchor>
        </w:drawing>
      </w:r>
      <w:r w:rsidR="00916F02">
        <w:t>W</w:t>
      </w:r>
      <w:r w:rsidR="00C57D4C" w:rsidRPr="00C57D4C">
        <w:t>e examine</w:t>
      </w:r>
      <w:r w:rsidR="00916F02">
        <w:t>d</w:t>
      </w:r>
      <w:r w:rsidR="00C57D4C" w:rsidRPr="00C57D4C">
        <w:t xml:space="preserv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termed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C57D4C" w:rsidRPr="00C57D4C">
        <w:t xml:space="preserve"> 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0" w:name="_Hlk108790662"/>
      <w:r w:rsidR="00C57D4C" w:rsidRPr="00C57D4C">
        <w:t xml:space="preserve">. In particular, the thermodynamic stability of RNA helices was weakened while the chemical stability </w:t>
      </w:r>
      <w:r w:rsidR="00916F02">
        <w:t>was</w:t>
      </w:r>
      <w:r w:rsidR="00C57D4C" w:rsidRPr="00C57D4C">
        <w:t xml:space="preserve"> enhanced,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s of Eco80 reflects RNA function </w:t>
      </w:r>
      <w:r w:rsidR="00C57D4C" w:rsidRPr="00C57D4C">
        <w:rPr>
          <w:i/>
          <w:iCs/>
        </w:rPr>
        <w:t xml:space="preserve">in vivo </w:t>
      </w:r>
      <w:r w:rsidR="00C57D4C" w:rsidRPr="00C57D4C">
        <w:t xml:space="preserve">and enhances the biological relevance of mechanistic studies of RNA </w:t>
      </w:r>
      <w:r w:rsidR="00C57D4C" w:rsidRPr="00C57D4C">
        <w:rPr>
          <w:i/>
          <w:iCs/>
        </w:rPr>
        <w:t>in-vitro</w:t>
      </w:r>
      <w:r w:rsidR="00C57D4C" w:rsidRPr="00C57D4C">
        <w:t>.</w:t>
      </w:r>
      <w:bookmarkEnd w:id="0"/>
    </w:p>
    <w:p w14:paraId="34B167D2" w14:textId="5C3C352E"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2CD7696A"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4811175D"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destabilize</w:t>
      </w:r>
      <w:r w:rsidR="00916F02">
        <w:t>d</w:t>
      </w:r>
      <w:r w:rsidRPr="00935500">
        <w:t xml:space="preserve"> helices.</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E85DD27" w:rsidR="00935500" w:rsidRPr="00935500" w:rsidRDefault="00935500" w:rsidP="0034482F">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4D2FB546"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446118D0" w:rsidR="00935500" w:rsidRPr="006E44EE" w:rsidRDefault="00935500" w:rsidP="0034482F">
      <w:pPr>
        <w:pStyle w:val="TAMainText"/>
      </w:pPr>
      <w:r w:rsidRPr="00935500">
        <w:lastRenderedPageBreak/>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100E04">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w:t>
            </w:r>
            <w:proofErr w:type="gramStart"/>
            <w:r>
              <w:t>0.01)</w:t>
            </w:r>
            <w:r w:rsidRPr="00444484">
              <w:rPr>
                <w:vertAlign w:val="superscript"/>
              </w:rPr>
              <w:t>b</w:t>
            </w:r>
            <w:proofErr w:type="gramEnd"/>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w:t>
            </w:r>
            <w:proofErr w:type="gramStart"/>
            <w:r>
              <w:t>0.004)</w:t>
            </w:r>
            <w:r>
              <w:rPr>
                <w:vertAlign w:val="superscript"/>
              </w:rPr>
              <w:t>b</w:t>
            </w:r>
            <w:proofErr w:type="gramEnd"/>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w:t>
            </w:r>
            <w:proofErr w:type="gramStart"/>
            <w:r>
              <w:t>0.007)</w:t>
            </w:r>
            <w:r>
              <w:rPr>
                <w:vertAlign w:val="superscript"/>
              </w:rPr>
              <w:t>b</w:t>
            </w:r>
            <w:proofErr w:type="gramEnd"/>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w:t>
            </w:r>
            <w:proofErr w:type="gramStart"/>
            <w:r>
              <w:t>0.003)</w:t>
            </w:r>
            <w:r>
              <w:rPr>
                <w:vertAlign w:val="superscript"/>
              </w:rPr>
              <w:t>b</w:t>
            </w:r>
            <w:proofErr w:type="gramEnd"/>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w:t>
            </w:r>
            <w:proofErr w:type="gramStart"/>
            <w:r>
              <w:t>0.1)</w:t>
            </w:r>
            <w:r>
              <w:rPr>
                <w:vertAlign w:val="superscript"/>
              </w:rPr>
              <w:t>b</w:t>
            </w:r>
            <w:proofErr w:type="gramEnd"/>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w:t>
            </w:r>
            <w:proofErr w:type="gramStart"/>
            <w:r>
              <w:t>0.2)</w:t>
            </w:r>
            <w:r>
              <w:rPr>
                <w:vertAlign w:val="superscript"/>
              </w:rPr>
              <w:t>b</w:t>
            </w:r>
            <w:proofErr w:type="gramEnd"/>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w:t>
            </w:r>
            <w:proofErr w:type="gramStart"/>
            <w:r>
              <w:t>0.2)</w:t>
            </w:r>
            <w:r>
              <w:rPr>
                <w:vertAlign w:val="superscript"/>
              </w:rPr>
              <w:t>b</w:t>
            </w:r>
            <w:proofErr w:type="gramEnd"/>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w:t>
            </w:r>
            <w:proofErr w:type="gramStart"/>
            <w:r>
              <w:t>0.9)</w:t>
            </w:r>
            <w:r>
              <w:rPr>
                <w:vertAlign w:val="superscript"/>
              </w:rPr>
              <w:t>c</w:t>
            </w:r>
            <w:proofErr w:type="gramEnd"/>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05B651D" w14:textId="33517D4A" w:rsidR="00ED37ED" w:rsidRDefault="00183F17" w:rsidP="0048739F">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1978CD">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w:t>
      </w:r>
      <w:proofErr w:type="gramStart"/>
      <w:r w:rsidRPr="00FF1DBC">
        <w:t>80,  nucleotide</w:t>
      </w:r>
      <w:proofErr w:type="gramEnd"/>
      <w:r w:rsidRPr="00FF1DBC">
        <w:t xml:space="preserv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58405F44" w14:textId="77777777" w:rsidR="00916F02" w:rsidRPr="00916F02" w:rsidRDefault="00916F02" w:rsidP="00916F02"/>
    <w:p w14:paraId="22EFD08F" w14:textId="0044897E" w:rsidR="00183F17" w:rsidRDefault="00183F17" w:rsidP="0034482F">
      <w:pPr>
        <w:pStyle w:val="TAMainText"/>
        <w:rPr>
          <w:b/>
          <w:bCs/>
        </w:rPr>
      </w:pPr>
      <w:r w:rsidRPr="000D5668">
        <w:rPr>
          <w:b/>
          <w:bCs/>
        </w:rPr>
        <w:t>Results</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1634673F"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6CF48212" w:rsidR="00935500" w:rsidRPr="00935500" w:rsidRDefault="00935500" w:rsidP="0034482F">
      <w:pPr>
        <w:pStyle w:val="TAMainText"/>
      </w:pPr>
      <w:r w:rsidRPr="00935500">
        <w:t xml:space="preserve">Eco80 was prepared at a 2x concentration so that it could be diluted into other reagents and contain physiological concentrations of monovalent metal ions at pH 7.0 (see supplementary information (SI) table 1 for details). Briefly, all metabolites in Eco80 </w:t>
      </w:r>
      <w:r w:rsidR="00916F02">
        <w:t>we</w:t>
      </w:r>
      <w:r w:rsidRPr="00935500">
        <w:t>re zwitterions or negatively charged near physiological pH 7, which require</w:t>
      </w:r>
      <w:r w:rsidR="00916F02">
        <w:t>d</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673562F3"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w:t>
      </w:r>
      <w:r w:rsidR="00916F02">
        <w:t>d</w:t>
      </w:r>
      <w:r w:rsidRPr="00935500">
        <w:t xml:space="preserve"> functional groups, carboxylates and phosphates, that dr</w:t>
      </w:r>
      <w:r w:rsidR="00916F02">
        <w:t>o</w:t>
      </w:r>
      <w:r w:rsidRPr="00935500">
        <w:t>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202D8EF4"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4" w:name="page38R_mcid10"/>
      <w:bookmarkStart w:id="5" w:name="_Hlk109892804"/>
      <w:bookmarkEnd w:id="4"/>
      <w:r w:rsidRPr="00935500">
        <w:t>8-Hydroxy-5-quinolinesulfonic</w:t>
      </w:r>
      <w:bookmarkEnd w:id="5"/>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w:t>
      </w:r>
      <w:r w:rsidR="0004766F">
        <w:t>wa</w:t>
      </w:r>
      <w:r w:rsidRPr="00935500">
        <w:t>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 xml:space="preserve">re </w:t>
      </w:r>
      <w:proofErr w:type="gramStart"/>
      <w:r w:rsidRPr="00935500">
        <w:t>right-shifted</w:t>
      </w:r>
      <w:proofErr w:type="gramEnd"/>
      <w:r w:rsidRPr="00935500">
        <w:t xml:space="preserve"> in the presence of chelator</w:t>
      </w:r>
      <w:r w:rsidR="003D4161">
        <w:t>s</w:t>
      </w:r>
      <w:r w:rsidRPr="00935500">
        <w:t xml:space="preserve">. </w:t>
      </w:r>
      <w:commentRangeStart w:id="6"/>
      <w:commentRangeStart w:id="7"/>
      <w:r w:rsidRPr="00935500">
        <w:t>The affinity of Mg</w:t>
      </w:r>
      <w:r w:rsidRPr="00935500">
        <w:rPr>
          <w:vertAlign w:val="superscript"/>
        </w:rPr>
        <w:t>2+</w:t>
      </w:r>
      <w:r w:rsidRPr="00935500">
        <w:t xml:space="preserve"> binding by metabolites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6"/>
      <w:r w:rsidRPr="00935500">
        <w:commentReference w:id="6"/>
      </w:r>
      <w:commentRangeEnd w:id="7"/>
      <w:r w:rsidRPr="00935500">
        <w:commentReference w:id="7"/>
      </w:r>
    </w:p>
    <w:p w14:paraId="0D76430E" w14:textId="6F4D337B" w:rsidR="00935500" w:rsidRDefault="00935500" w:rsidP="0034482F">
      <w:pPr>
        <w:pStyle w:val="TAMainText"/>
      </w:pPr>
      <w:r w:rsidRPr="00935500">
        <w:lastRenderedPageBreak/>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54873235" w:rsidR="00183F17" w:rsidRDefault="0042363F" w:rsidP="00183F17">
      <w:pPr>
        <w:spacing w:after="0"/>
      </w:pPr>
      <w:r>
        <w:rPr>
          <w:noProof/>
        </w:rPr>
        <w:drawing>
          <wp:inline distT="0" distB="0" distL="0" distR="0" wp14:anchorId="619E0D98" wp14:editId="6584F2C7">
            <wp:extent cx="2925714" cy="2834286"/>
            <wp:effectExtent l="0" t="0" r="8255" b="444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w:t>
      </w:r>
      <w:proofErr w:type="gramStart"/>
      <w:r w:rsidRPr="00183F17">
        <w:rPr>
          <w:b w:val="0"/>
          <w:bCs w:val="0"/>
        </w:rPr>
        <w:t>other</w:t>
      </w:r>
      <w:proofErr w:type="gramEnd"/>
      <w:r w:rsidRPr="00183F17">
        <w:rPr>
          <w:b w:val="0"/>
          <w:bCs w:val="0"/>
        </w:rPr>
        <w:t xml:space="preserve">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69F9F4A2"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w:t>
      </w:r>
      <w:r w:rsidRPr="00935500">
        <w:t>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235C90A0" w:rsidR="00935500" w:rsidRPr="00935500" w:rsidRDefault="00935500" w:rsidP="0034482F">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ED9381" w14:textId="7BF24C80" w:rsidR="00D47F3C" w:rsidRDefault="00935500" w:rsidP="0034482F">
      <w:pPr>
        <w:pStyle w:val="TAMainText"/>
        <w:rPr>
          <w:b/>
          <w:bCs/>
        </w:rPr>
      </w:pPr>
      <w:r w:rsidRPr="00935500">
        <w:t>In Eco80, the statistical model suggest</w:t>
      </w:r>
      <w:r w:rsidR="00B5050C">
        <w:t>ed</w:t>
      </w:r>
      <w:r w:rsidRPr="00935500">
        <w:t xml:space="preserve">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w:t>
      </w:r>
      <w:r w:rsidR="00B5050C">
        <w:t>we</w:t>
      </w:r>
      <w:r w:rsidRPr="00935500">
        <w:t>re consistent with this single-site behavior (Figure 1E, black data points).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w:t>
      </w:r>
      <w:r w:rsidR="00B5050C">
        <w:t>d</w:t>
      </w:r>
      <w:r w:rsidRPr="00935500">
        <w:t xml:space="preserv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2E2ECDC1" w14:textId="7E71D6BA" w:rsidR="00DF26F1" w:rsidRPr="00FF1DBC" w:rsidRDefault="00DF26F1" w:rsidP="00D84587">
      <w:pPr>
        <w:pStyle w:val="VDTableTitle"/>
      </w:pPr>
      <w:r w:rsidRPr="00FF1DBC">
        <w:lastRenderedPageBreak/>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0D57F099" w:rsidR="00D84587" w:rsidRDefault="00F86E2D" w:rsidP="00D84587">
      <w:pPr>
        <w:pStyle w:val="TAMainText"/>
        <w:jc w:val="center"/>
      </w:pPr>
      <w:r>
        <w:rPr>
          <w:noProof/>
        </w:rPr>
        <w:t xml:space="preserve"> </w:t>
      </w:r>
      <w:r w:rsidR="00121EEB">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68A6D78F"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 xml:space="preserve">equilibrium constant and temperature for helix </w:t>
      </w:r>
      <w:proofErr w:type="gramStart"/>
      <w:r w:rsidRPr="0003250C">
        <w:rPr>
          <w:b w:val="0"/>
          <w:bCs w:val="0"/>
        </w:rPr>
        <w:t>2:CGCAUCCU</w:t>
      </w:r>
      <w:proofErr w:type="gramEnd"/>
      <w:r w:rsidRPr="0003250C">
        <w:rPr>
          <w:b w:val="0"/>
          <w:bCs w:val="0"/>
        </w:rPr>
        <w:t>/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Points and error bars represent association constants and standard errors propagated from the fit (using MeltR). Lines represent the fits to the Van’t Hoff equation that MeltR use</w:t>
      </w:r>
      <w:r w:rsidR="00E62C66">
        <w:rPr>
          <w:b w:val="0"/>
          <w:bCs w:val="0"/>
        </w:rPr>
        <w:t>d</w:t>
      </w:r>
      <w:r w:rsidRPr="0003250C">
        <w:rPr>
          <w:b w:val="0"/>
          <w:bCs w:val="0"/>
        </w:rPr>
        <w:t xml:space="preserve"> to calculate folding energies. A shift in the Van’t Hoff relationship, down and to the right of the plot area, indicate</w:t>
      </w:r>
      <w:r w:rsidR="00E62C66">
        <w:rPr>
          <w:b w:val="0"/>
          <w:bCs w:val="0"/>
        </w:rPr>
        <w:t>d</w:t>
      </w:r>
      <w:r w:rsidRPr="0003250C">
        <w:rPr>
          <w:b w:val="0"/>
          <w:bCs w:val="0"/>
        </w:rPr>
        <w:t xml:space="preserve"> that Eco80 destabilize</w:t>
      </w:r>
      <w:r w:rsidR="00E62C66">
        <w:rPr>
          <w:b w:val="0"/>
          <w:bCs w:val="0"/>
        </w:rPr>
        <w:t>d</w:t>
      </w:r>
      <w:r w:rsidRPr="0003250C">
        <w:rPr>
          <w:b w:val="0"/>
          <w:bCs w:val="0"/>
        </w:rPr>
        <w:t xml:space="preserve"> the </w:t>
      </w:r>
      <w:r w:rsidR="008F3C0D">
        <w:rPr>
          <w:b w:val="0"/>
          <w:bCs w:val="0"/>
        </w:rPr>
        <w:t>h</w:t>
      </w:r>
      <w:r w:rsidRPr="0003250C">
        <w:rPr>
          <w:b w:val="0"/>
          <w:bCs w:val="0"/>
        </w:rPr>
        <w:t>elix.</w:t>
      </w:r>
      <w:r w:rsidRPr="00150B32">
        <w:t xml:space="preserve"> </w:t>
      </w:r>
      <w:commentRangeStart w:id="8"/>
      <w:commentRangeStart w:id="9"/>
      <w:r w:rsidRPr="00150B32">
        <w:t>(D)</w:t>
      </w:r>
      <w:commentRangeEnd w:id="8"/>
      <w:r w:rsidRPr="00150B32">
        <w:commentReference w:id="8"/>
      </w:r>
      <w:commentRangeEnd w:id="9"/>
      <w:r w:rsidRPr="00150B32">
        <w:commentReference w:id="9"/>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w:t>
      </w:r>
      <w:r w:rsidR="00E62C66">
        <w:rPr>
          <w:b w:val="0"/>
          <w:bCs w:val="0"/>
        </w:rPr>
        <w:t>E</w:t>
      </w:r>
      <w:r w:rsidRPr="0003250C">
        <w:rPr>
          <w:b w:val="0"/>
          <w:bCs w:val="0"/>
        </w:rPr>
        <w:t>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075E9600" w:rsidR="00935500" w:rsidRPr="00935500" w:rsidRDefault="00935500" w:rsidP="0034482F">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6EC07992" w:rsidR="00497010" w:rsidRDefault="00935500" w:rsidP="0034482F">
      <w:pPr>
        <w:pStyle w:val="TAMainText"/>
      </w:pPr>
      <w:r w:rsidRPr="00935500">
        <w:t>Helix stability was monitored using the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A75B62">
        <w:t>d</w:t>
      </w:r>
      <w:r w:rsidRPr="00935500">
        <w:t xml:space="preserve"> that the FAM-RNA is single-stranded, while low emission indicate</w:t>
      </w:r>
      <w:r w:rsidR="00A75B62">
        <w:t>d</w:t>
      </w:r>
      <w:r w:rsidRPr="00935500">
        <w:t xml:space="preserve"> that it </w:t>
      </w:r>
      <w:r w:rsidR="00A75B62">
        <w:t>wa</w:t>
      </w:r>
      <w:r w:rsidRPr="00935500">
        <w:t xml:space="preserve">s bound in duplex with RNA-BHQ1. We used a binding isotherm method, where RNA-BHQ1 is titrated into a constant concentration of FAM-RNA (SI figure 3), resulting in a binding isotherm (Figure 2B). We favored </w:t>
      </w:r>
      <w:r w:rsidR="00B82859">
        <w:t xml:space="preserve">binding </w:t>
      </w:r>
      <w:r w:rsidR="00B82859">
        <w:t>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2BCD283D"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p>
    <w:p w14:paraId="7DE7A805" w14:textId="65104590" w:rsidR="00935500" w:rsidRPr="00D84587" w:rsidRDefault="00935500" w:rsidP="0034482F">
      <w:pPr>
        <w:pStyle w:val="TAMainText"/>
        <w:rPr>
          <w:b/>
          <w:bCs/>
        </w:rPr>
      </w:pPr>
      <w:r w:rsidRPr="00D84587">
        <w:rPr>
          <w:b/>
          <w:bCs/>
        </w:rPr>
        <w:t>Eco80 thermodynamically destabilize</w:t>
      </w:r>
      <w:r w:rsidR="00A75B62">
        <w:rPr>
          <w:b/>
          <w:bCs/>
        </w:rPr>
        <w:t>d</w:t>
      </w:r>
      <w:r w:rsidRPr="00D84587">
        <w:rPr>
          <w:b/>
          <w:bCs/>
        </w:rPr>
        <w:t xml:space="preserve"> RNA helices</w:t>
      </w:r>
    </w:p>
    <w:p w14:paraId="3B25D4C2" w14:textId="6708358E"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w:t>
      </w:r>
      <w:r w:rsidRPr="00935500">
        <w:lastRenderedPageBreak/>
        <w:t>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355FE394" w14:textId="1ACD91A5" w:rsidR="00935500" w:rsidRPr="00935500" w:rsidRDefault="00935500" w:rsidP="0034482F">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Thus, Eco80 destabilize</w:t>
      </w:r>
      <w:r w:rsidR="00CC0D17">
        <w:t>d</w:t>
      </w:r>
      <w:r w:rsidRPr="00935500">
        <w:t xml:space="preserve"> RNA helices but the underlying sequence dependence </w:t>
      </w:r>
      <w:r w:rsidR="00CC0D17">
        <w:t>wa</w:t>
      </w:r>
      <w:r w:rsidRPr="00935500">
        <w:t>s not apparent.</w:t>
      </w:r>
    </w:p>
    <w:p w14:paraId="61EA1B3C" w14:textId="120D6425" w:rsidR="000D035D" w:rsidRDefault="00935500" w:rsidP="0034482F">
      <w:pPr>
        <w:pStyle w:val="TAMainText"/>
      </w:pPr>
      <w:r w:rsidRPr="00935500">
        <w:t>To better understand how the various components of Eco80 contribute</w:t>
      </w:r>
      <w:r w:rsidR="004C571F">
        <w:t>d</w:t>
      </w:r>
      <w:r w:rsidRPr="00935500">
        <w:t xml:space="preserve"> to destabilizing RNA helices, we analyzed the effects of the strong and weak Mg</w:t>
      </w:r>
      <w:r w:rsidRPr="00935500">
        <w:rPr>
          <w:vertAlign w:val="superscript"/>
        </w:rPr>
        <w:t>2+</w:t>
      </w:r>
      <w:r w:rsidRPr="00935500">
        <w:t xml:space="preserve">-chelating metabolites separately. NTPCM, which </w:t>
      </w:r>
      <w:r w:rsidR="004C571F">
        <w:t>wa</w:t>
      </w:r>
      <w:r w:rsidRPr="00935500">
        <w:t>s comprised of strong Mg</w:t>
      </w:r>
      <w:r w:rsidRPr="00935500">
        <w:rPr>
          <w:vertAlign w:val="superscript"/>
        </w:rPr>
        <w:t>2+</w:t>
      </w:r>
      <w:r w:rsidRPr="00935500">
        <w:t>-chelating metabolites, consistently destabilized RNA helices (Figure 2D), by 0.32 to 0.60 kcal/mol (Table 3). The destabilizing effect of Eco80 appear</w:t>
      </w:r>
      <w:r w:rsidR="004C571F">
        <w:t>ed</w:t>
      </w:r>
      <w:r w:rsidRPr="00935500">
        <w:t xml:space="preserve">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17D337A3" w:rsidR="000D035D" w:rsidRDefault="00935500" w:rsidP="000D035D">
      <w:pPr>
        <w:pStyle w:val="TAMainText"/>
      </w:pPr>
      <w:r w:rsidRPr="00935500">
        <w:t xml:space="preserve">In contrast, WMCM, which </w:t>
      </w:r>
      <w:r w:rsidR="004C571F">
        <w:t>wa</w:t>
      </w:r>
      <w:r w:rsidRPr="00935500">
        <w:t>s composed of weak Mg</w:t>
      </w:r>
      <w:r w:rsidRPr="00935500">
        <w:rPr>
          <w:vertAlign w:val="superscript"/>
        </w:rPr>
        <w:t>2+</w:t>
      </w:r>
      <w:r w:rsidRPr="00935500">
        <w:t xml:space="preserve">-chelating metabolites, destabilized, had no effect, or stabilized RNA helices in a fashion that did not depend on AU content (Figure 2D, Table 3). Similar to Eco80, the sequence dependence of stabilization or destabilization </w:t>
      </w:r>
      <w:r w:rsidR="004C571F">
        <w:t>wa</w:t>
      </w:r>
      <w:r w:rsidRPr="00935500">
        <w:t>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w:t>
            </w:r>
            <w:proofErr w:type="gramStart"/>
            <w:r>
              <w:t>mol)</w:t>
            </w:r>
            <w:r>
              <w:rPr>
                <w:vertAlign w:val="superscript"/>
              </w:rPr>
              <w:t>c</w:t>
            </w:r>
            <w:proofErr w:type="gramEnd"/>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100E04">
            <w:pPr>
              <w:pStyle w:val="TCTableBody"/>
              <w:jc w:val="center"/>
            </w:pPr>
            <w:r>
              <w:t>1:</w:t>
            </w:r>
          </w:p>
          <w:p w14:paraId="2595255A" w14:textId="6DADEA9F" w:rsidR="003057EB" w:rsidRDefault="003057EB" w:rsidP="00100E04">
            <w:pPr>
              <w:pStyle w:val="TCTableBody"/>
              <w:jc w:val="center"/>
            </w:pPr>
            <w:r>
              <w:t>5’-</w:t>
            </w:r>
            <w:r w:rsidR="000D035D">
              <w:t>CGGAUGGC</w:t>
            </w:r>
            <w:r>
              <w:t>-3’</w:t>
            </w:r>
          </w:p>
          <w:p w14:paraId="63B219A4" w14:textId="0852D522" w:rsidR="000D035D" w:rsidRDefault="003057EB" w:rsidP="00100E04">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0"/>
            <w:commentRangeStart w:id="11"/>
            <w:r>
              <w:t>2 mM free</w:t>
            </w:r>
            <w:commentRangeEnd w:id="10"/>
            <w:r>
              <w:rPr>
                <w:rStyle w:val="CommentReference"/>
                <w:rFonts w:cs="Mangal"/>
              </w:rPr>
              <w:commentReference w:id="10"/>
            </w:r>
            <w:commentRangeEnd w:id="11"/>
            <w:r>
              <w:rPr>
                <w:rStyle w:val="CommentReference"/>
                <w:rFonts w:cs="Mangal"/>
              </w:rPr>
              <w:commentReference w:id="11"/>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100E04">
            <w:pPr>
              <w:pStyle w:val="TCTableBody"/>
              <w:jc w:val="center"/>
            </w:pPr>
            <w:r>
              <w:t>2:</w:t>
            </w:r>
          </w:p>
          <w:p w14:paraId="1E920F20" w14:textId="77777777" w:rsidR="003057EB" w:rsidRDefault="003057EB" w:rsidP="00100E04">
            <w:pPr>
              <w:pStyle w:val="TCTableBody"/>
              <w:jc w:val="center"/>
            </w:pPr>
            <w:r>
              <w:t>5’-</w:t>
            </w:r>
            <w:r w:rsidR="000D035D">
              <w:t>CGCAUCCU</w:t>
            </w:r>
            <w:r>
              <w:t>-3’</w:t>
            </w:r>
          </w:p>
          <w:p w14:paraId="48F5318B" w14:textId="78ED4958" w:rsidR="000D035D" w:rsidRDefault="003057EB" w:rsidP="00100E04">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100E04">
            <w:pPr>
              <w:pStyle w:val="TCTableBody"/>
              <w:jc w:val="center"/>
            </w:pPr>
            <w:r>
              <w:t>4:</w:t>
            </w:r>
          </w:p>
          <w:p w14:paraId="1A3B04B8" w14:textId="77777777" w:rsidR="003057EB" w:rsidRDefault="003057EB" w:rsidP="00100E04">
            <w:pPr>
              <w:pStyle w:val="TCTableBody"/>
              <w:jc w:val="center"/>
            </w:pPr>
            <w:r>
              <w:t>5’-</w:t>
            </w:r>
            <w:r w:rsidR="000D035D">
              <w:t>CCAUAUCA</w:t>
            </w:r>
            <w:r>
              <w:t>-3’</w:t>
            </w:r>
          </w:p>
          <w:p w14:paraId="2D5349C7" w14:textId="29AA8880" w:rsidR="000D035D" w:rsidRDefault="003057EB" w:rsidP="00100E04">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100E04">
            <w:pPr>
              <w:pStyle w:val="TCTableBody"/>
              <w:jc w:val="center"/>
            </w:pPr>
            <w:r>
              <w:t>5</w:t>
            </w:r>
            <w:r w:rsidR="003057EB">
              <w:t>:</w:t>
            </w:r>
          </w:p>
          <w:p w14:paraId="5BF8CD9F" w14:textId="77777777" w:rsidR="003057EB" w:rsidRDefault="003057EB" w:rsidP="00100E04">
            <w:pPr>
              <w:pStyle w:val="TCTableBody"/>
              <w:jc w:val="center"/>
            </w:pPr>
            <w:r>
              <w:t>5’-</w:t>
            </w:r>
            <w:r w:rsidR="000D035D">
              <w:t>CCAUAUUA</w:t>
            </w:r>
            <w:r>
              <w:t>-3’</w:t>
            </w:r>
          </w:p>
          <w:p w14:paraId="30636AE7" w14:textId="128C74A9" w:rsidR="000D035D" w:rsidRDefault="003057EB" w:rsidP="00100E04">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57BEA341"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 was 5</w:t>
      </w:r>
      <w:r w:rsidR="00E83D40">
        <w:rPr>
          <w:rFonts w:ascii="Arial" w:hAnsi="Arial" w:cs="Arial"/>
          <w:bCs/>
        </w:rPr>
        <w:t>´</w:t>
      </w:r>
      <w:r w:rsidRPr="003233D4">
        <w:rPr>
          <w:rFonts w:ascii="Arial" w:hAnsi="Arial" w:cs="Arial"/>
          <w:bCs/>
        </w:rPr>
        <w:t>-FAM labeled and the second sequence was 3</w:t>
      </w:r>
      <w:r w:rsidR="00E83D40">
        <w:rPr>
          <w:rFonts w:ascii="Arial" w:hAnsi="Arial" w:cs="Arial"/>
          <w:bCs/>
        </w:rPr>
        <w:t>´</w:t>
      </w:r>
      <w:r w:rsidRPr="003233D4">
        <w:rPr>
          <w:rFonts w:ascii="Arial" w:hAnsi="Arial" w:cs="Arial"/>
          <w:bCs/>
        </w:rPr>
        <w:t xml:space="preserve">-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r w:rsidR="000D035D">
        <w:rPr>
          <w:vertAlign w:val="superscript"/>
        </w:rPr>
        <w:t xml:space="preserve"> </w:t>
      </w:r>
    </w:p>
    <w:p w14:paraId="0649D338" w14:textId="0FF06B27" w:rsidR="00A87C4F" w:rsidRDefault="00A87C4F" w:rsidP="0034482F">
      <w:pPr>
        <w:pStyle w:val="TAMainText"/>
      </w:pPr>
    </w:p>
    <w:p w14:paraId="154B7A88" w14:textId="0BA87233" w:rsidR="00E83D40" w:rsidRDefault="00E83D40" w:rsidP="0034482F">
      <w:pPr>
        <w:pStyle w:val="TAMainText"/>
      </w:pPr>
    </w:p>
    <w:p w14:paraId="5831CA3E" w14:textId="77777777" w:rsidR="00E83D40" w:rsidRDefault="00E83D40" w:rsidP="0034482F">
      <w:pPr>
        <w:pStyle w:val="TAMainText"/>
      </w:pPr>
    </w:p>
    <w:p w14:paraId="577784D7" w14:textId="77777777" w:rsidR="002F6AF0" w:rsidRDefault="002F6AF0" w:rsidP="0034482F">
      <w:pPr>
        <w:pStyle w:val="TAMainText"/>
      </w:pPr>
    </w:p>
    <w:p w14:paraId="3940B80F" w14:textId="1AEAF8A7" w:rsidR="00935500" w:rsidRPr="00935500" w:rsidRDefault="00935500" w:rsidP="0034482F">
      <w:pPr>
        <w:pStyle w:val="TAMainText"/>
      </w:pPr>
      <w:r w:rsidRPr="00935500">
        <w:lastRenderedPageBreak/>
        <w:t xml:space="preserve">Overall, the net effect of Eco80 on RNA helices </w:t>
      </w:r>
      <w:r w:rsidR="00582D95">
        <w:t>wa</w:t>
      </w:r>
      <w:r w:rsidRPr="00935500">
        <w:t>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w:t>
      </w:r>
      <w:r w:rsidR="00582D95">
        <w:t>d</w:t>
      </w:r>
      <w:r w:rsidRPr="00935500">
        <w:t xml:space="preserve">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4AAFE3C9"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00C4769B">
        <w:t>.</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for about 90 h to facilitate in-line cleavage, with time points taken regularly. RNA fragments </w:t>
      </w:r>
      <w:r w:rsidR="000822BF">
        <w:t>we</w:t>
      </w:r>
      <w:r w:rsidRPr="00935500">
        <w:t>re then fractionated on a denaturing PAGE gel (SI figure 5), providing single nucleotide resolution of 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407287FE" w:rsidR="00150B32" w:rsidRPr="00935500" w:rsidRDefault="00935500" w:rsidP="000D035D">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2C38C29A"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2"/>
      <w:commentRangeStart w:id="13"/>
      <w:commentRangeStart w:id="14"/>
      <w:r w:rsidRPr="00935500">
        <w:t xml:space="preserve"> junction</w:t>
      </w:r>
      <w:commentRangeEnd w:id="12"/>
      <w:r w:rsidRPr="00935500">
        <w:commentReference w:id="12"/>
      </w:r>
      <w:commentRangeEnd w:id="13"/>
      <w:r w:rsidRPr="00935500">
        <w:commentReference w:id="13"/>
      </w:r>
      <w:commentRangeEnd w:id="14"/>
      <w:r w:rsidR="00C66013">
        <w:rPr>
          <w:rStyle w:val="CommentReference"/>
          <w:rFonts w:ascii="Liberation Serif" w:eastAsia="Noto Serif CJK SC" w:hAnsi="Liberation Serif" w:cs="Mangal"/>
          <w:kern w:val="2"/>
          <w:lang w:eastAsia="zh-CN" w:bidi="hi-IN"/>
        </w:rPr>
        <w:commentReference w:id="14"/>
      </w:r>
      <w:r w:rsidRPr="00935500">
        <w:t xml:space="preserve"> (Figure 3C). This pattern </w:t>
      </w:r>
      <w:r w:rsidR="000822BF">
        <w:t>wa</w:t>
      </w:r>
      <w:r w:rsidRPr="00935500">
        <w:t>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w:t>
      </w:r>
      <w:r w:rsidRPr="00935500">
        <w:t xml:space="preserve">condition </w:t>
      </w:r>
      <w:r w:rsidR="000822BF">
        <w:t>wa</w:t>
      </w:r>
      <w:r w:rsidRPr="00935500">
        <w:t>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w:t>
      </w:r>
      <w:r w:rsidR="000822BF">
        <w:t>ed</w:t>
      </w:r>
      <w:r w:rsidRPr="00935500">
        <w:t xml:space="preserve"> one another, indicating that the structure of the guanine aptamer is folded and similar between conditions (SI figure 7A). Guinier analysis</w:t>
      </w:r>
      <w:r w:rsidR="000822BF">
        <w:t>,</w:t>
      </w:r>
      <w:r w:rsidRPr="00935500">
        <w:t xml:space="preserve"> p(r) analysis (SI figure 7B), and </w:t>
      </w:r>
      <w:proofErr w:type="spellStart"/>
      <w:r w:rsidRPr="00935500">
        <w:t>porod</w:t>
      </w:r>
      <w:proofErr w:type="spellEnd"/>
      <w:r w:rsidRPr="00935500">
        <w:t xml:space="preserve"> analysis, reveal</w:t>
      </w:r>
      <w:r w:rsidR="000822BF">
        <w:t>ed</w:t>
      </w:r>
      <w:r w:rsidRPr="00935500">
        <w:t xml:space="preserve">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SI table 6). This compaction </w:t>
      </w:r>
      <w:r w:rsidR="000822BF">
        <w:t>wa</w:t>
      </w:r>
      <w:r w:rsidRPr="00935500">
        <w:t>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w:t>
      </w:r>
      <w:r w:rsidR="000822BF">
        <w:t>we</w:t>
      </w:r>
      <w:r w:rsidRPr="00935500">
        <w:t>re consistent with the crystal structure of the guanine riboswitch aptamer in every condition (SI figure 7C-G). Thus, decreased degradation rates in the 2 mM free</w:t>
      </w:r>
      <w:r w:rsidR="000822BF">
        <w:t xml:space="preserve"> Mg</w:t>
      </w:r>
      <w:r w:rsidR="000822BF" w:rsidRPr="000822BF">
        <w:rPr>
          <w:vertAlign w:val="superscript"/>
        </w:rPr>
        <w:t>2+</w:t>
      </w:r>
      <w:r w:rsidRPr="00935500">
        <w:t xml:space="preserve">, Eco80, NTPCM, and WMCM conditions in comparison to the 25 mM free </w:t>
      </w:r>
      <w:r w:rsidR="000822BF">
        <w:t>Mg</w:t>
      </w:r>
      <w:r w:rsidR="000822BF" w:rsidRPr="000822BF">
        <w:rPr>
          <w:vertAlign w:val="superscript"/>
        </w:rPr>
        <w:t>2+</w:t>
      </w:r>
      <w:r w:rsidR="000822BF">
        <w:t xml:space="preserve"> </w:t>
      </w:r>
      <w:r w:rsidRPr="00935500">
        <w:t xml:space="preserve">condition </w:t>
      </w:r>
      <w:r w:rsidR="000822BF">
        <w:t>was</w:t>
      </w:r>
      <w:r w:rsidRPr="00935500">
        <w:t xml:space="preserve"> likely due to a reduction in the a</w:t>
      </w:r>
      <w:r w:rsidR="00B109F1">
        <w:t>ctivity of</w:t>
      </w:r>
      <w:r w:rsidR="000822BF">
        <w:t xml:space="preserve"> </w:t>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18C201F" w:rsidR="000D035D" w:rsidRDefault="00062BEE" w:rsidP="00062BEE">
      <w:pPr>
        <w:pStyle w:val="TAMainText"/>
        <w:jc w:val="center"/>
      </w:pPr>
      <w:r>
        <w:rPr>
          <w:noProof/>
        </w:rPr>
        <w:drawing>
          <wp:inline distT="0" distB="0" distL="0" distR="0" wp14:anchorId="37B90A59" wp14:editId="4D9A72FE">
            <wp:extent cx="2926086" cy="3511303"/>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2926086" cy="3511303"/>
                    </a:xfrm>
                    <a:prstGeom prst="rect">
                      <a:avLst/>
                    </a:prstGeom>
                  </pic:spPr>
                </pic:pic>
              </a:graphicData>
            </a:graphic>
          </wp:inline>
        </w:drawing>
      </w:r>
    </w:p>
    <w:p w14:paraId="03023B7B" w14:textId="393A4700" w:rsidR="000D035D" w:rsidRPr="00FD5268" w:rsidRDefault="000D035D" w:rsidP="000D035D">
      <w:pPr>
        <w:pStyle w:val="VAFigureCaption"/>
        <w:rPr>
          <w:b w:val="0"/>
          <w:bCs w:val="0"/>
        </w:rPr>
      </w:pPr>
      <w:r w:rsidRPr="00150B32">
        <w:t xml:space="preserve">Figure </w:t>
      </w:r>
      <w:proofErr w:type="gramStart"/>
      <w:r w:rsidRPr="00C47A5D">
        <w:t>3</w:t>
      </w:r>
      <w:r w:rsidRPr="00FD5268">
        <w:rPr>
          <w:b w:val="0"/>
          <w:bCs w:val="0"/>
        </w:rPr>
        <w:t xml:space="preserve">  </w:t>
      </w:r>
      <w:r w:rsidRPr="00FD5268">
        <w:rPr>
          <w:b w:val="0"/>
          <w:bCs w:val="0"/>
          <w:i/>
          <w:iCs/>
        </w:rPr>
        <w:t>E.</w:t>
      </w:r>
      <w:proofErr w:type="gramEnd"/>
      <w:r w:rsidRPr="00FD5268">
        <w:rPr>
          <w:b w:val="0"/>
          <w:bCs w:val="0"/>
          <w:i/>
          <w:iCs/>
        </w:rPr>
        <w:t xml:space="preserve"> coli </w:t>
      </w:r>
      <w:r w:rsidRPr="00FD5268">
        <w:rPr>
          <w:b w:val="0"/>
          <w:bCs w:val="0"/>
        </w:rPr>
        <w:t>metabolite and Mg</w:t>
      </w:r>
      <w:r w:rsidRPr="00FD5268">
        <w:rPr>
          <w:b w:val="0"/>
          <w:bCs w:val="0"/>
          <w:vertAlign w:val="superscript"/>
        </w:rPr>
        <w:t xml:space="preserve">2+  </w:t>
      </w:r>
      <w:r w:rsidRPr="00FD5268">
        <w:rPr>
          <w:b w:val="0"/>
          <w:bCs w:val="0"/>
        </w:rPr>
        <w:t>mixtures stabilize</w:t>
      </w:r>
      <w:r w:rsidR="00062BEE">
        <w:rPr>
          <w:b w:val="0"/>
          <w:bCs w:val="0"/>
        </w:rPr>
        <w:t>d</w:t>
      </w:r>
      <w:r w:rsidRPr="00FD5268">
        <w:rPr>
          <w:b w:val="0"/>
          <w:bCs w:val="0"/>
        </w:rPr>
        <w:t xml:space="preserv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5"/>
      <w:commentRangeStart w:id="16"/>
      <w:r w:rsidRPr="00150B32">
        <w:t>(D-</w:t>
      </w:r>
      <w:commentRangeEnd w:id="15"/>
      <w:commentRangeEnd w:id="16"/>
      <w:r w:rsidRPr="00150B32">
        <w:t>F)</w:t>
      </w:r>
      <w:r w:rsidRPr="00150B32">
        <w:commentReference w:id="15"/>
      </w:r>
      <w:r w:rsidRPr="00150B32">
        <w:commentReference w:id="16"/>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17" w:name="_Hlk110251515"/>
      <w:r w:rsidR="00CB03D4">
        <w:rPr>
          <w:b w:val="0"/>
          <w:bCs w:val="0"/>
        </w:rPr>
        <w:t xml:space="preserve">Groupings </w:t>
      </w:r>
      <w:r w:rsidR="000822BF">
        <w:rPr>
          <w:b w:val="0"/>
          <w:bCs w:val="0"/>
        </w:rPr>
        <w:t>we</w:t>
      </w:r>
      <w:r w:rsidR="00CB03D4">
        <w:rPr>
          <w:b w:val="0"/>
          <w:bCs w:val="0"/>
        </w:rPr>
        <w:t>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17"/>
    </w:p>
    <w:p w14:paraId="2281866C" w14:textId="0C0E1900"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figure 8, 9, &amp; 10). We inspected the crystal </w:t>
      </w:r>
      <w:r w:rsidRPr="00935500">
        <w:lastRenderedPageBreak/>
        <w:t>structure of these two RNAs</w:t>
      </w:r>
      <w:r w:rsidR="00C47A5D">
        <w:t>,</w:t>
      </w:r>
      <w:r w:rsidRPr="00935500">
        <w:t xml:space="preserve"> plus the original guanine aptamer</w:t>
      </w:r>
      <w:r w:rsidR="00C47A5D">
        <w:t>,</w:t>
      </w:r>
      <w:r w:rsidRPr="00935500">
        <w:t xml:space="preserve"> and manually </w:t>
      </w:r>
      <w:commentRangeStart w:id="18"/>
      <w:commentRangeStart w:id="19"/>
      <w:r w:rsidRPr="00935500">
        <w:t xml:space="preserve">classified </w:t>
      </w:r>
      <w:commentRangeEnd w:id="18"/>
      <w:r w:rsidRPr="00935500">
        <w:commentReference w:id="18"/>
      </w:r>
      <w:commentRangeEnd w:id="19"/>
      <w:r w:rsidR="00062BEE">
        <w:rPr>
          <w:rStyle w:val="CommentReference"/>
          <w:rFonts w:ascii="Liberation Serif" w:eastAsia="Noto Serif CJK SC" w:hAnsi="Liberation Serif" w:cs="Mangal"/>
          <w:kern w:val="2"/>
          <w:lang w:eastAsia="zh-CN" w:bidi="hi-IN"/>
        </w:rPr>
        <w:commentReference w:id="19"/>
      </w:r>
      <w:r w:rsidRPr="00935500">
        <w:t>each residue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31590FEC" w:rsidR="00935500" w:rsidRPr="00935500" w:rsidRDefault="00935500" w:rsidP="0034482F">
      <w:pPr>
        <w:pStyle w:val="TAMainText"/>
      </w:pPr>
      <w:r w:rsidRPr="00935500">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542C8470" w:rsidR="00935500" w:rsidRPr="00935500" w:rsidRDefault="00935500" w:rsidP="0034482F">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55DB5678"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w:t>
      </w:r>
      <w:r w:rsidR="00062BEE">
        <w:t>10</w:t>
      </w:r>
      <w:r w:rsidRPr="00935500">
        <w:t>D</w:t>
      </w:r>
      <w:r w:rsidR="00FD5268">
        <w:t xml:space="preserve">). </w:t>
      </w:r>
      <w:r w:rsidRPr="00935500">
        <w:t>Single 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062BEE">
        <w:t>wa</w:t>
      </w:r>
      <w:r w:rsidRPr="00935500">
        <w:t>s less dynamic than the tertiary structure of the guanine riboswitch aptamer and the CPEB3 ribozyme, thus reducing the degradation rates in regions that participate in non-</w:t>
      </w:r>
      <w:r w:rsidRPr="00935500">
        <w:t>canonical tertiary interactions to the baseline levels observed for nucleotides participating in Watson-Crick base pairs.</w:t>
      </w:r>
    </w:p>
    <w:p w14:paraId="5F478EAD" w14:textId="365D28F5" w:rsidR="00935500" w:rsidRPr="00935500" w:rsidRDefault="00F126DF" w:rsidP="0034482F">
      <w:pPr>
        <w:pStyle w:val="TAMainText"/>
      </w:pPr>
      <w:r>
        <w:t>O</w:t>
      </w:r>
      <w:r w:rsidR="00935500" w:rsidRPr="00935500">
        <w:t>verall, the in-line degradation assay indicated that Eco80 and NTPCM protect</w:t>
      </w:r>
      <w:r w:rsidR="00062BEE">
        <w:t>ed</w:t>
      </w:r>
      <w:r w:rsidR="00935500" w:rsidRPr="00935500">
        <w:t xml:space="preserve"> RNA from Mg</w:t>
      </w:r>
      <w:r w:rsidR="00935500" w:rsidRPr="00935500">
        <w:rPr>
          <w:vertAlign w:val="superscript"/>
        </w:rPr>
        <w:t>2+</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935500" w:rsidRPr="00935500">
        <w:t xml:space="preserve"> chelation strength (see Discussion).</w:t>
      </w:r>
    </w:p>
    <w:p w14:paraId="57396980" w14:textId="3F77EE94" w:rsidR="00935500" w:rsidRPr="007167D6" w:rsidRDefault="00935500" w:rsidP="0034482F">
      <w:pPr>
        <w:pStyle w:val="TAMainText"/>
        <w:rPr>
          <w:b/>
          <w:bCs/>
        </w:rPr>
      </w:pPr>
      <w:r w:rsidRPr="007167D6">
        <w:rPr>
          <w:b/>
          <w:bCs/>
        </w:rPr>
        <w:t>Eco80 support</w:t>
      </w:r>
      <w:r w:rsidR="006D2F6D">
        <w:rPr>
          <w:b/>
          <w:bCs/>
        </w:rPr>
        <w:t>ed</w:t>
      </w:r>
      <w:r w:rsidRPr="007167D6">
        <w:rPr>
          <w:b/>
          <w:bCs/>
        </w:rPr>
        <w:t xml:space="preserve"> RNA catalysis</w:t>
      </w:r>
    </w:p>
    <w:p w14:paraId="5091277E" w14:textId="53136D0A" w:rsidR="00935500" w:rsidRDefault="00935500" w:rsidP="0034482F">
      <w:pPr>
        <w:pStyle w:val="TAMainText"/>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 ribozyme catalysis is enhanced by about </w:t>
      </w:r>
      <w:commentRangeStart w:id="20"/>
      <w:commentRangeStart w:id="21"/>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20"/>
      <w:r w:rsidRPr="00935500">
        <w:commentReference w:id="20"/>
      </w:r>
      <w:commentRangeEnd w:id="21"/>
      <w:r w:rsidRPr="00935500">
        <w:commentReference w:id="21"/>
      </w:r>
      <w:r w:rsidRPr="00935500">
        <w:t>Thus, we also hypothesized that Eco80 metabolites would also promote CPEB3 catalysis.</w:t>
      </w:r>
    </w:p>
    <w:p w14:paraId="6BA4FE5D" w14:textId="337B9188"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 exponential equation to estimate the reaction rate constant (Figure 4B).</w:t>
      </w:r>
    </w:p>
    <w:p w14:paraId="33BF1DB6" w14:textId="2CDB8EA8"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w:t>
      </w:r>
      <w:proofErr w:type="gramStart"/>
      <w:r w:rsidRPr="00935500">
        <w:t>1.33 fold</w:t>
      </w:r>
      <w:proofErr w:type="gramEnd"/>
      <w:r w:rsidRPr="00935500">
        <w:t xml:space="preserve"> in WMCM, similar to the enhancement observed for glutamate-chelated Mg</w:t>
      </w:r>
      <w:r w:rsidRPr="00935500">
        <w:rPr>
          <w:vertAlign w:val="superscript"/>
        </w:rPr>
        <w:t>2+</w:t>
      </w:r>
      <w:r w:rsidRPr="00935500">
        <w:t>. In summary, Eco80 support</w:t>
      </w:r>
      <w:r w:rsidR="00535F20">
        <w:t>ed</w:t>
      </w:r>
      <w:r w:rsidRPr="00935500">
        <w:t xml:space="preserve"> RNA catalysis but d</w:t>
      </w:r>
      <w:r w:rsidR="00535F20">
        <w:t>id</w:t>
      </w:r>
      <w:r w:rsidRPr="00935500">
        <w:t xml:space="preserve"> not enhance catalysis in comparison to the 2 mM free Mg</w:t>
      </w:r>
      <w:r w:rsidRPr="00935500">
        <w:rPr>
          <w:vertAlign w:val="superscript"/>
        </w:rPr>
        <w:t>2+</w:t>
      </w:r>
      <w:r w:rsidRPr="00935500">
        <w:t xml:space="preserve"> condition. CPEB3 reaction rates in Eco80 </w:t>
      </w:r>
      <w:r w:rsidR="00535F20">
        <w:t>we</w:t>
      </w:r>
      <w:r w:rsidRPr="00935500">
        <w:t>re between the rates in WMCM and NTPCM. WMCM likely ha</w:t>
      </w:r>
      <w:r w:rsidR="00535F20">
        <w:t>d</w:t>
      </w:r>
      <w:r w:rsidRPr="00935500">
        <w:t xml:space="preserve"> exposed Mg</w:t>
      </w:r>
      <w:r w:rsidRPr="00935500">
        <w:rPr>
          <w:vertAlign w:val="superscript"/>
        </w:rPr>
        <w:t>2+</w:t>
      </w:r>
      <w:r w:rsidRPr="00935500">
        <w:t xml:space="preserve"> to help fold the RNA, while NTPCM d</w:t>
      </w:r>
      <w:r w:rsidR="00535F20">
        <w:t>id</w:t>
      </w:r>
      <w:r w:rsidRPr="00935500">
        <w:t xml:space="preserve"> not, and moreover may denature the RNA as per Figure 2 (see Discussion).</w:t>
      </w:r>
    </w:p>
    <w:p w14:paraId="45E3A68F" w14:textId="7D0B1B8C"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535F20">
        <w:t>,</w:t>
      </w:r>
      <w:r w:rsidR="009A3C0C">
        <w:t xml:space="preserve"> where CPEB3 exists </w:t>
      </w:r>
      <w:r w:rsidR="00535F20">
        <w:t xml:space="preserve">in nature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xml:space="preserve">) or </w:t>
      </w:r>
      <w:r w:rsidRPr="00935500">
        <w:lastRenderedPageBreak/>
        <w:t>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w:t>
      </w:r>
      <w:r w:rsidRPr="00535F20">
        <w:rPr>
          <w:vertAlign w:val="superscript"/>
        </w:rPr>
        <w:t>2+</w:t>
      </w:r>
      <w:r w:rsidRPr="00935500">
        <w:t xml:space="preserve"> chelators. (Figure 4D). Thus, the 1.3-fold rate enhancement in </w:t>
      </w:r>
      <w:r w:rsidR="00535F20">
        <w:t>WMCM wa</w:t>
      </w:r>
      <w:r w:rsidRPr="00935500">
        <w:t xml:space="preserve">s more relevant to CPEB3 function in human cells than the rate </w:t>
      </w:r>
      <w:proofErr w:type="gramStart"/>
      <w:r w:rsidRPr="00935500">
        <w:t>decrease</w:t>
      </w:r>
      <w:proofErr w:type="gramEnd"/>
      <w:r w:rsidRPr="00935500">
        <w:t xml:space="preserve"> in Eco80.</w:t>
      </w:r>
    </w:p>
    <w:p w14:paraId="4796F326" w14:textId="61902DE2" w:rsidR="009A3C0C" w:rsidRDefault="00111CAF" w:rsidP="00896449">
      <w:pPr>
        <w:pStyle w:val="TAMainText"/>
        <w:jc w:val="center"/>
      </w:pPr>
      <w:r>
        <w:rPr>
          <w:noProof/>
        </w:rPr>
        <w:drawing>
          <wp:inline distT="0" distB="0" distL="0" distR="0" wp14:anchorId="733D2E29" wp14:editId="65ED8DA1">
            <wp:extent cx="2926086" cy="3931928"/>
            <wp:effectExtent l="0" t="0" r="762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478C8582" w:rsidR="009A3C0C" w:rsidRPr="009A3C0C" w:rsidRDefault="009A3C0C" w:rsidP="009A3C0C">
      <w:pPr>
        <w:pStyle w:val="VAFigureCaption"/>
        <w:rPr>
          <w:b w:val="0"/>
          <w:bCs w:val="0"/>
        </w:rPr>
      </w:pPr>
      <w:r w:rsidRPr="007A6844">
        <w:t xml:space="preserve">Figure </w:t>
      </w:r>
      <w:proofErr w:type="gramStart"/>
      <w:r w:rsidRPr="007A6844">
        <w:rPr>
          <w:b w:val="0"/>
          <w:bCs w:val="0"/>
        </w:rPr>
        <w:t xml:space="preserve">4  </w:t>
      </w:r>
      <w:r w:rsidR="004E58B5">
        <w:rPr>
          <w:b w:val="0"/>
          <w:bCs w:val="0"/>
        </w:rPr>
        <w:t>Eco</w:t>
      </w:r>
      <w:proofErr w:type="gramEnd"/>
      <w:r w:rsidR="004E58B5">
        <w:rPr>
          <w:b w:val="0"/>
          <w:bCs w:val="0"/>
        </w:rPr>
        <w:t xml:space="preserve">80 </w:t>
      </w:r>
      <w:r w:rsidRPr="007A6844">
        <w:rPr>
          <w:b w:val="0"/>
          <w:bCs w:val="0"/>
        </w:rPr>
        <w:t>support</w:t>
      </w:r>
      <w:r w:rsidR="0057127C">
        <w:rPr>
          <w:b w:val="0"/>
          <w:bCs w:val="0"/>
        </w:rPr>
        <w:t>ed</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 xml:space="preserve">ate constant (k) for the CPEB3 ribozyme in different conditions. </w:t>
      </w:r>
      <w:proofErr w:type="spellStart"/>
      <w:r w:rsidRPr="007A6844">
        <w:rPr>
          <w:b w:val="0"/>
          <w:bCs w:val="0"/>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68A6EF35" w:rsidR="00935500" w:rsidRPr="00935500" w:rsidRDefault="00935500" w:rsidP="0034482F">
      <w:pPr>
        <w:pStyle w:val="TAMainText"/>
      </w:pPr>
      <w:r w:rsidRPr="00935500">
        <w:t xml:space="preserve">In summary, we have used a bottom-up, </w:t>
      </w:r>
      <w:r w:rsidRPr="00935500">
        <w:rPr>
          <w:i/>
          <w:iCs/>
        </w:rPr>
        <w:t>aufbau</w:t>
      </w:r>
      <w:r w:rsidRPr="00935500">
        <w:t>, approach to create a complex but manageable artificial cytoplasm, termed Eco80, which encapsulate</w:t>
      </w:r>
      <w:r w:rsidR="0057127C">
        <w:t>d</w:t>
      </w:r>
      <w:r w:rsidRPr="00935500">
        <w:t xml:space="preserve">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46C29CA9"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w:t>
      </w:r>
      <w:r w:rsidR="00D76EA1">
        <w:t xml:space="preserve"> ionic</w:t>
      </w:r>
      <w:r w:rsidRPr="00935500">
        <w:t xml:space="preserve">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2" w:name="_Hlk107912184"/>
      <w:r w:rsidRPr="00935500">
        <w:t xml:space="preserve">binding constants </w:t>
      </w:r>
      <w:bookmarkEnd w:id="22"/>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w:t>
      </w:r>
      <w:r w:rsidR="0057127C">
        <w:t>d</w:t>
      </w:r>
      <w:r w:rsidRPr="00935500">
        <w:t xml:space="preserve">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other biological molecules.</w:t>
      </w:r>
    </w:p>
    <w:p w14:paraId="2C4B06F7" w14:textId="6B73BEB0"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3" w:name="_Hlk107915327"/>
      <w:r w:rsidRPr="00935500">
        <w:t>Mg</w:t>
      </w:r>
      <w:r w:rsidRPr="00935500">
        <w:rPr>
          <w:vertAlign w:val="superscript"/>
        </w:rPr>
        <w:t>2+</w:t>
      </w:r>
      <w:r w:rsidRPr="00935500">
        <w:t xml:space="preserve"> </w:t>
      </w:r>
      <w:bookmarkEnd w:id="23"/>
      <w:r w:rsidRPr="00935500">
        <w:t xml:space="preserve">change of 20 </w:t>
      </w:r>
      <w:proofErr w:type="spellStart"/>
      <w:r w:rsidRPr="00935500">
        <w:t>mM.</w:t>
      </w:r>
      <w:proofErr w:type="spellEnd"/>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w:t>
      </w:r>
      <w:r w:rsidR="0057127C">
        <w:t>d</w:t>
      </w:r>
      <w:r w:rsidRPr="00935500">
        <w:t xml:space="preserve"> the free Mg</w:t>
      </w:r>
      <w:r w:rsidRPr="00935500">
        <w:rPr>
          <w:vertAlign w:val="superscript"/>
        </w:rPr>
        <w:t>2+</w:t>
      </w:r>
      <w:r w:rsidRPr="00935500">
        <w:t xml:space="preserve"> concentration to ~10 </w:t>
      </w:r>
      <w:proofErr w:type="spellStart"/>
      <w:r w:rsidRPr="00935500">
        <w:t>mM.</w:t>
      </w:r>
      <w:proofErr w:type="spellEnd"/>
    </w:p>
    <w:p w14:paraId="0666BD18" w14:textId="0CB32B08" w:rsidR="00935500" w:rsidRPr="00935500" w:rsidRDefault="00935500" w:rsidP="0034482F">
      <w:pPr>
        <w:pStyle w:val="TAMainText"/>
      </w:pPr>
      <w:bookmarkStart w:id="24" w:name="_Hlk108098159"/>
      <w:r w:rsidRPr="00935500">
        <w:t xml:space="preserve">Our thermodynamic analysis of RNA helices </w:t>
      </w:r>
      <w:bookmarkEnd w:id="24"/>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w:t>
      </w:r>
      <w:r w:rsidR="00053A45">
        <w:t>y</w:t>
      </w:r>
      <w:r w:rsidRPr="00935500">
        <w:t xml:space="preserve"> with the high density of negative charge</w:t>
      </w:r>
      <w:r w:rsidR="0057127C">
        <w:t>s</w:t>
      </w:r>
      <w:r w:rsidRPr="00935500">
        <w:t xml:space="preserve"> in helical RNA. Thus, metabolites </w:t>
      </w:r>
      <w:r w:rsidR="00727E1C" w:rsidRPr="00935500">
        <w:t xml:space="preserve">destabilize </w:t>
      </w:r>
      <w:r w:rsidRPr="00935500">
        <w:t>heli</w:t>
      </w:r>
      <w:r w:rsidR="00727E1C">
        <w:t>ces</w:t>
      </w:r>
      <w:r w:rsidRPr="00935500">
        <w:t xml:space="preserve"> by favoring the unfolded state and </w:t>
      </w:r>
      <w:bookmarkStart w:id="25" w:name="_Hlk108097678"/>
      <w:r w:rsidRPr="00935500">
        <w:t>Mg</w:t>
      </w:r>
      <w:r w:rsidRPr="00935500">
        <w:rPr>
          <w:vertAlign w:val="superscript"/>
        </w:rPr>
        <w:t>2+</w:t>
      </w:r>
      <w:bookmarkEnd w:id="25"/>
      <w:r w:rsidRPr="00935500">
        <w:t xml:space="preserve"> stabilizes heli</w:t>
      </w:r>
      <w:r w:rsidR="00727E1C">
        <w:t>ces</w:t>
      </w:r>
      <w:r w:rsidRPr="00935500">
        <w:t xml:space="preserve"> by favoring the helical state (Figure 5C). The changes in helix formation energy</w:t>
      </w:r>
      <w:r w:rsidR="00384D67">
        <w:t xml:space="preserve"> in</w:t>
      </w:r>
      <w:r w:rsidRPr="00935500">
        <w:t xml:space="preserve">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w:t>
      </w:r>
      <w:r w:rsidR="0057127C">
        <w:t>which lead</w:t>
      </w:r>
      <w:r w:rsidRPr="00935500">
        <w:t xml:space="preserve"> to a consistent destabilization of RNA helices (Figure 2D). In contrast, WMCM only weakly sequesters Mg</w:t>
      </w:r>
      <w:r w:rsidRPr="00935500">
        <w:rPr>
          <w:vertAlign w:val="superscript"/>
        </w:rPr>
        <w:t>2+</w:t>
      </w:r>
      <w:r w:rsidR="00384D67">
        <w:t>,</w:t>
      </w:r>
      <w:r w:rsidRPr="00935500">
        <w:t xml:space="preserve"> so that Mg</w:t>
      </w:r>
      <w:r w:rsidRPr="00935500">
        <w:rPr>
          <w:vertAlign w:val="superscript"/>
        </w:rPr>
        <w:t>2+</w:t>
      </w:r>
      <w:r w:rsidRPr="00935500">
        <w:t xml:space="preserve"> is available for favorable interactions with helices. This </w:t>
      </w:r>
      <w:proofErr w:type="gramStart"/>
      <w:r w:rsidRPr="00935500">
        <w:t>lead</w:t>
      </w:r>
      <w:proofErr w:type="gramEnd"/>
      <w:r w:rsidRPr="00935500">
        <w:t xml:space="preserve"> to the inconsistent destabilization/stabilization of RNA helices observed in WMCM</w:t>
      </w:r>
      <w:r w:rsidR="00BE629D">
        <w:t>, dependent on the relative strength of stabilizing Mg</w:t>
      </w:r>
      <w:r w:rsidR="00BE629D" w:rsidRPr="00BE629D">
        <w:rPr>
          <w:vertAlign w:val="superscript"/>
        </w:rPr>
        <w:t>2+</w:t>
      </w:r>
      <w:r w:rsidR="00BE629D">
        <w:t xml:space="preserve">-RNA </w:t>
      </w:r>
      <w:r w:rsidR="00BE629D">
        <w:lastRenderedPageBreak/>
        <w:t>interactions and destabilizing metabolite-RNA interactions</w:t>
      </w:r>
      <w:r w:rsidRPr="00935500">
        <w:t xml:space="preserve"> (Figure </w:t>
      </w:r>
      <w:r w:rsidR="00BE629D">
        <w:t>5C</w:t>
      </w:r>
      <w:r w:rsidRPr="00935500">
        <w:t>).</w:t>
      </w:r>
    </w:p>
    <w:p w14:paraId="4104F39C" w14:textId="12AD9F4D" w:rsidR="00935500" w:rsidRPr="00935500" w:rsidRDefault="00935500" w:rsidP="0034482F">
      <w:pPr>
        <w:pStyle w:val="TAMainText"/>
      </w:pPr>
      <w:r w:rsidRPr="00935500">
        <w:t>NTPCM destabilize</w:t>
      </w:r>
      <w:r w:rsidR="00E17A65">
        <w:t>d</w:t>
      </w:r>
      <w:r w:rsidRPr="00935500">
        <w:t xml:space="preserve">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osed of ATP, UTP, and dTTP (22.5 mM total versus 4.9 mM GTP). ATP, UTP, and dTTP are expected to form stronger hydrogen bonds with As and Us in the unfolded state of RNA, explaining the AU dependence of helix destabilization by NTPCM.</w:t>
      </w:r>
    </w:p>
    <w:p w14:paraId="2A06BDA4" w14:textId="1CE1F192" w:rsidR="00183F17" w:rsidRDefault="00935500" w:rsidP="00183F17">
      <w:pPr>
        <w:pStyle w:val="TAMainText"/>
        <w:rPr>
          <w:noProof/>
        </w:rPr>
      </w:pPr>
      <w:r w:rsidRPr="00935500">
        <w:t>Our analysis of RNA degradation in Eco80 indicate</w:t>
      </w:r>
      <w:r w:rsidR="00E17A65">
        <w:t>d</w:t>
      </w:r>
      <w:r w:rsidRPr="00935500">
        <w:t xml:space="preserve"> that metabolites protect</w:t>
      </w:r>
      <w:r w:rsidR="00E17A65">
        <w:t>ed</w:t>
      </w:r>
      <w:r w:rsidRPr="00935500">
        <w:t xml:space="preserve">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5785E367" w14:textId="5FA8E7A3" w:rsidR="00935500" w:rsidRPr="00935500" w:rsidRDefault="00183F17" w:rsidP="00183F17">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w:t>
      </w:r>
      <w:r w:rsidRPr="009A3C0C">
        <w:rPr>
          <w:b w:val="0"/>
          <w:bCs w:val="0"/>
        </w:rPr>
        <w:t xml:space="preserve">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w:t>
      </w:r>
      <w:r w:rsidR="00065FBB">
        <w:rPr>
          <w:b w:val="0"/>
          <w:bCs w:val="0"/>
        </w:rPr>
        <w:t>N</w:t>
      </w:r>
      <w:r w:rsidRPr="009A3C0C">
        <w:rPr>
          <w:b w:val="0"/>
          <w:bCs w:val="0"/>
        </w:rPr>
        <w:t xml:space="preserve"> RNA helix</w:t>
      </w:r>
      <w:r w:rsidR="00DA20D6">
        <w:rPr>
          <w:b w:val="0"/>
          <w:bCs w:val="0"/>
        </w:rPr>
        <w:t xml:space="preserve"> using </w:t>
      </w:r>
      <w:proofErr w:type="spellStart"/>
      <w:r w:rsidR="00DA20D6">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 xml:space="preserve">Net effect of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14487CE5" w14:textId="1EA2FC72" w:rsidR="00935500" w:rsidRDefault="00935500" w:rsidP="0034482F">
      <w:pPr>
        <w:pStyle w:val="TAMainText"/>
      </w:pPr>
      <w:r w:rsidRPr="00935500">
        <w:t>Our analysis of CPEB3 catalysis in Eco80 indicate</w:t>
      </w:r>
      <w:r w:rsidR="008B7352">
        <w:t>d</w:t>
      </w:r>
      <w:r w:rsidRPr="00935500">
        <w:t xml:space="preserve">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w:t>
      </w:r>
      <w:r w:rsidR="00C9398A">
        <w:t>d</w:t>
      </w:r>
      <w:r w:rsidRPr="00935500">
        <w:t xml:space="preserve"> that reduction</w:t>
      </w:r>
      <w:r w:rsidR="00C9398A">
        <w:t xml:space="preserve"> of</w:t>
      </w:r>
      <w:r w:rsidRPr="00935500">
        <w:t xml:space="preserve"> CPEB3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76A98F84" w:rsidR="00A66EDD" w:rsidRDefault="00935500" w:rsidP="0034482F">
      <w:pPr>
        <w:pStyle w:val="TAMainText"/>
      </w:pPr>
      <w:r w:rsidRPr="00935500">
        <w:t>Eco80 ha</w:t>
      </w:r>
      <w:r w:rsidR="00C9398A">
        <w:t>d</w:t>
      </w:r>
      <w:r w:rsidRPr="00935500">
        <w:t xml:space="preserve"> opposing effects on RNA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lastRenderedPageBreak/>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088EB40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36141657"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p>
    <w:p w14:paraId="7CD4BA4E" w14:textId="74D6FD88" w:rsidR="00101D1F" w:rsidRDefault="00101D1F" w:rsidP="00101D1F">
      <w:pPr>
        <w:pStyle w:val="TDAckTitle"/>
      </w:pPr>
      <w:r>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lastRenderedPageBreak/>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w:t>
      </w:r>
      <w:r w:rsidRPr="00BB4B2F">
        <w:t xml:space="preserve">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7" w:author="Sieg, Jacob Philip" w:date="2022-07-11T10:21:00Z" w:initials="SJP">
    <w:p w14:paraId="3658C759" w14:textId="77777777" w:rsidR="003D4161" w:rsidRDefault="00935500" w:rsidP="00AB3E52">
      <w:pPr>
        <w:pStyle w:val="CommentText"/>
      </w:pPr>
      <w:r>
        <w:rPr>
          <w:rStyle w:val="CommentReference"/>
        </w:rPr>
        <w:annotationRef/>
      </w:r>
      <w:r w:rsidR="003D4161">
        <w:t>Yes</w:t>
      </w:r>
    </w:p>
  </w:comment>
  <w:comment w:id="8" w:author="Bevilacqua, Philip C" w:date="2022-07-09T12:25:00Z" w:initials="BPC">
    <w:p w14:paraId="39A1F59C" w14:textId="1EF5179A"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9"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10"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1"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2"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3"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4" w:author="Sieg, Jacob Philip" w:date="2022-08-04T10:44:00Z" w:initials="SJP">
    <w:p w14:paraId="7872ABA0" w14:textId="77777777" w:rsidR="00C66013" w:rsidRDefault="00C66013" w:rsidP="00140445">
      <w:pPr>
        <w:pStyle w:val="CommentText"/>
      </w:pPr>
      <w:r>
        <w:rPr>
          <w:rStyle w:val="CommentReference"/>
        </w:rPr>
        <w:annotationRef/>
      </w:r>
      <w:r>
        <w:t>I named everything according to stems. Example, P1, P2, P3. Single stranded regions between stems were named something like J2/3 meaning it is the junction of P2 and P3. Loops in stem loops were labeled L. For example the Loop closing P3 is called L3.</w:t>
      </w:r>
    </w:p>
  </w:comment>
  <w:comment w:id="15" w:author="Bevilacqua, Philip C" w:date="2022-07-09T15:47:00Z" w:initials="BPC">
    <w:p w14:paraId="6568EB6C" w14:textId="39298DA6"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6"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8"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9" w:author="Sieg, Jacob Philip" w:date="2022-08-04T11:04:00Z" w:initials="SJP">
    <w:p w14:paraId="0BC2A4D8" w14:textId="77777777" w:rsidR="00062BEE" w:rsidRDefault="00062BEE" w:rsidP="00EE52BD">
      <w:pPr>
        <w:pStyle w:val="CommentText"/>
      </w:pPr>
      <w:r>
        <w:rPr>
          <w:rStyle w:val="CommentReference"/>
        </w:rPr>
        <w:annotationRef/>
      </w:r>
      <w:r>
        <w:t>Manual inspection and done. See SI table 7</w:t>
      </w:r>
    </w:p>
  </w:comment>
  <w:comment w:id="20" w:author="Bevilacqua, Philip C" w:date="2022-07-09T15:16:00Z" w:initials="BPC">
    <w:p w14:paraId="0283E794" w14:textId="138579A9" w:rsidR="00935500" w:rsidRDefault="00935500" w:rsidP="00935500">
      <w:pPr>
        <w:pStyle w:val="CommentText"/>
      </w:pPr>
      <w:r>
        <w:rPr>
          <w:rStyle w:val="CommentReference"/>
        </w:rPr>
        <w:annotationRef/>
      </w:r>
      <w:r>
        <w:t>Choose the hammerhead result instead? Is 2 mM the only Mg2+ data you trust?</w:t>
      </w:r>
    </w:p>
  </w:comment>
  <w:comment w:id="21"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7872ABA0" w15:paraIdParent="366C1941" w15:done="0"/>
  <w15:commentEx w15:paraId="6568EB6C" w15:done="0"/>
  <w15:commentEx w15:paraId="051C86AF" w15:paraIdParent="6568EB6C" w15:done="0"/>
  <w15:commentEx w15:paraId="53F36DD2" w15:done="0"/>
  <w15:commentEx w15:paraId="0BC2A4D8" w15:paraIdParent="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9621AB" w16cex:dateUtc="2022-08-04T14:44:00Z"/>
  <w16cex:commentExtensible w16cex:durableId="2676A3BF" w16cex:dateUtc="2022-07-11T17:27:00Z"/>
  <w16cex:commentExtensible w16cex:durableId="2696264B" w16cex:dateUtc="2022-08-04T15:04: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7872ABA0" w16cid:durableId="269621AB"/>
  <w16cid:commentId w16cid:paraId="6568EB6C" w16cid:durableId="267421A9"/>
  <w16cid:commentId w16cid:paraId="051C86AF" w16cid:durableId="2676A3BF"/>
  <w16cid:commentId w16cid:paraId="53F36DD2" w16cid:durableId="267406D8"/>
  <w16cid:commentId w16cid:paraId="0BC2A4D8" w16cid:durableId="2696264B"/>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7DF1B" w14:textId="77777777" w:rsidR="00623884" w:rsidRDefault="00623884">
      <w:r>
        <w:separator/>
      </w:r>
    </w:p>
    <w:p w14:paraId="2516FCBB" w14:textId="77777777" w:rsidR="00623884" w:rsidRDefault="00623884"/>
  </w:endnote>
  <w:endnote w:type="continuationSeparator" w:id="0">
    <w:p w14:paraId="22277FC8" w14:textId="77777777" w:rsidR="00623884" w:rsidRDefault="00623884">
      <w:r>
        <w:continuationSeparator/>
      </w:r>
    </w:p>
    <w:p w14:paraId="605DD739" w14:textId="77777777" w:rsidR="00623884" w:rsidRDefault="006238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C6E83E8D-6523-49A4-8A22-DB4A4D9027E8}"/>
  </w:font>
  <w:font w:name="Myriad Pro Light">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3021750F-119F-44FD-9C3C-6243398B8B7D}"/>
    <w:embedItalic r:id="rId3" w:fontKey="{764198AA-D4B6-40C6-8E2A-12FBD6ADD837}"/>
  </w:font>
  <w:font w:name="Cambria">
    <w:panose1 w:val="02040503050406030204"/>
    <w:charset w:val="00"/>
    <w:family w:val="roman"/>
    <w:pitch w:val="variable"/>
    <w:sig w:usb0="E00006FF" w:usb1="420024FF" w:usb2="02000000" w:usb3="00000000" w:csb0="0000019F" w:csb1="00000000"/>
    <w:embedRegular r:id="rId4" w:subsetted="1" w:fontKey="{EB87DB0C-E663-4AA7-B835-F6D197DE8590}"/>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4E35E0" w:rsidRDefault="00BF2A88"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628D3" w14:textId="77777777" w:rsidR="00623884" w:rsidRDefault="00623884">
      <w:r>
        <w:separator/>
      </w:r>
    </w:p>
    <w:p w14:paraId="5A59220F" w14:textId="77777777" w:rsidR="00623884" w:rsidRDefault="00623884"/>
  </w:footnote>
  <w:footnote w:type="continuationSeparator" w:id="0">
    <w:p w14:paraId="4A5124B1" w14:textId="77777777" w:rsidR="00623884" w:rsidRDefault="00623884">
      <w:r>
        <w:continuationSeparator/>
      </w:r>
    </w:p>
    <w:p w14:paraId="25F972CB" w14:textId="77777777" w:rsidR="00623884" w:rsidRDefault="006238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3250C"/>
    <w:rsid w:val="00045173"/>
    <w:rsid w:val="0004766F"/>
    <w:rsid w:val="00053A45"/>
    <w:rsid w:val="00062BEE"/>
    <w:rsid w:val="00065FBB"/>
    <w:rsid w:val="00067817"/>
    <w:rsid w:val="00073BDC"/>
    <w:rsid w:val="000822BF"/>
    <w:rsid w:val="00084923"/>
    <w:rsid w:val="00095F1A"/>
    <w:rsid w:val="000A1506"/>
    <w:rsid w:val="000A65BB"/>
    <w:rsid w:val="000B00BD"/>
    <w:rsid w:val="000D035D"/>
    <w:rsid w:val="000D2D84"/>
    <w:rsid w:val="000D5668"/>
    <w:rsid w:val="000E3415"/>
    <w:rsid w:val="000E75E3"/>
    <w:rsid w:val="00101D1F"/>
    <w:rsid w:val="00110A77"/>
    <w:rsid w:val="00111CAF"/>
    <w:rsid w:val="00121EEB"/>
    <w:rsid w:val="001379DD"/>
    <w:rsid w:val="00141659"/>
    <w:rsid w:val="00150B32"/>
    <w:rsid w:val="0015109A"/>
    <w:rsid w:val="00157E12"/>
    <w:rsid w:val="00174375"/>
    <w:rsid w:val="00183F17"/>
    <w:rsid w:val="00185249"/>
    <w:rsid w:val="001926B9"/>
    <w:rsid w:val="001978CD"/>
    <w:rsid w:val="001B5F8F"/>
    <w:rsid w:val="001E32A0"/>
    <w:rsid w:val="001E451C"/>
    <w:rsid w:val="001E68FE"/>
    <w:rsid w:val="001E6B12"/>
    <w:rsid w:val="002031A2"/>
    <w:rsid w:val="0024409A"/>
    <w:rsid w:val="0025005A"/>
    <w:rsid w:val="002729FB"/>
    <w:rsid w:val="002856E7"/>
    <w:rsid w:val="002A0533"/>
    <w:rsid w:val="002A7098"/>
    <w:rsid w:val="002A7D96"/>
    <w:rsid w:val="002C02A4"/>
    <w:rsid w:val="002C3431"/>
    <w:rsid w:val="002D0B8E"/>
    <w:rsid w:val="002F6AF0"/>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41079D"/>
    <w:rsid w:val="004204C0"/>
    <w:rsid w:val="00422950"/>
    <w:rsid w:val="0042363F"/>
    <w:rsid w:val="00427112"/>
    <w:rsid w:val="00453717"/>
    <w:rsid w:val="004564CF"/>
    <w:rsid w:val="00463212"/>
    <w:rsid w:val="00477F7D"/>
    <w:rsid w:val="0048739F"/>
    <w:rsid w:val="0049449E"/>
    <w:rsid w:val="00496B72"/>
    <w:rsid w:val="00497010"/>
    <w:rsid w:val="004A742B"/>
    <w:rsid w:val="004C571F"/>
    <w:rsid w:val="004C7431"/>
    <w:rsid w:val="004E35E0"/>
    <w:rsid w:val="004E58B5"/>
    <w:rsid w:val="00502EC2"/>
    <w:rsid w:val="0050545D"/>
    <w:rsid w:val="00522BAB"/>
    <w:rsid w:val="005327A4"/>
    <w:rsid w:val="005329C7"/>
    <w:rsid w:val="00535F20"/>
    <w:rsid w:val="00551789"/>
    <w:rsid w:val="00552A07"/>
    <w:rsid w:val="0057127C"/>
    <w:rsid w:val="005754B8"/>
    <w:rsid w:val="00575965"/>
    <w:rsid w:val="00575EE2"/>
    <w:rsid w:val="00582D95"/>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3884"/>
    <w:rsid w:val="006267EF"/>
    <w:rsid w:val="00631B3F"/>
    <w:rsid w:val="00631E32"/>
    <w:rsid w:val="0064353C"/>
    <w:rsid w:val="006532A9"/>
    <w:rsid w:val="0066266A"/>
    <w:rsid w:val="00683DE0"/>
    <w:rsid w:val="006908BD"/>
    <w:rsid w:val="00696205"/>
    <w:rsid w:val="006A6EF6"/>
    <w:rsid w:val="006B2581"/>
    <w:rsid w:val="006B4B13"/>
    <w:rsid w:val="006B6E61"/>
    <w:rsid w:val="006C5E19"/>
    <w:rsid w:val="006D2F6D"/>
    <w:rsid w:val="006E44EE"/>
    <w:rsid w:val="006E6BC5"/>
    <w:rsid w:val="006F268D"/>
    <w:rsid w:val="006F61EF"/>
    <w:rsid w:val="007009DA"/>
    <w:rsid w:val="0071182A"/>
    <w:rsid w:val="007130C0"/>
    <w:rsid w:val="007167D6"/>
    <w:rsid w:val="007179F0"/>
    <w:rsid w:val="00725E67"/>
    <w:rsid w:val="00727E1C"/>
    <w:rsid w:val="007331FF"/>
    <w:rsid w:val="0075317A"/>
    <w:rsid w:val="0075532A"/>
    <w:rsid w:val="007629D3"/>
    <w:rsid w:val="00784900"/>
    <w:rsid w:val="007A6844"/>
    <w:rsid w:val="007C1108"/>
    <w:rsid w:val="007C1383"/>
    <w:rsid w:val="007D381E"/>
    <w:rsid w:val="007D4898"/>
    <w:rsid w:val="007E19EA"/>
    <w:rsid w:val="007F3FDD"/>
    <w:rsid w:val="007F6792"/>
    <w:rsid w:val="00803489"/>
    <w:rsid w:val="008348A2"/>
    <w:rsid w:val="00835CBD"/>
    <w:rsid w:val="00865479"/>
    <w:rsid w:val="008655C0"/>
    <w:rsid w:val="00881659"/>
    <w:rsid w:val="00896449"/>
    <w:rsid w:val="008A2EF5"/>
    <w:rsid w:val="008A3F81"/>
    <w:rsid w:val="008B3498"/>
    <w:rsid w:val="008B632C"/>
    <w:rsid w:val="008B7352"/>
    <w:rsid w:val="008D2DFE"/>
    <w:rsid w:val="008D3D15"/>
    <w:rsid w:val="008D567C"/>
    <w:rsid w:val="008F3C0D"/>
    <w:rsid w:val="00905885"/>
    <w:rsid w:val="00906C3C"/>
    <w:rsid w:val="00916F02"/>
    <w:rsid w:val="0092037A"/>
    <w:rsid w:val="009246AD"/>
    <w:rsid w:val="00927CDC"/>
    <w:rsid w:val="009328EB"/>
    <w:rsid w:val="00935500"/>
    <w:rsid w:val="009416A6"/>
    <w:rsid w:val="00957C0B"/>
    <w:rsid w:val="00967927"/>
    <w:rsid w:val="00984F9E"/>
    <w:rsid w:val="009A3C0C"/>
    <w:rsid w:val="009B0000"/>
    <w:rsid w:val="009B5B89"/>
    <w:rsid w:val="009C67D5"/>
    <w:rsid w:val="009E5F8E"/>
    <w:rsid w:val="00A02D62"/>
    <w:rsid w:val="00A07614"/>
    <w:rsid w:val="00A269C9"/>
    <w:rsid w:val="00A444E1"/>
    <w:rsid w:val="00A460B5"/>
    <w:rsid w:val="00A46C91"/>
    <w:rsid w:val="00A66999"/>
    <w:rsid w:val="00A66EDD"/>
    <w:rsid w:val="00A71C00"/>
    <w:rsid w:val="00A75B62"/>
    <w:rsid w:val="00A76461"/>
    <w:rsid w:val="00A87C4F"/>
    <w:rsid w:val="00AB6222"/>
    <w:rsid w:val="00AC1839"/>
    <w:rsid w:val="00AC5F97"/>
    <w:rsid w:val="00AC6438"/>
    <w:rsid w:val="00AD4769"/>
    <w:rsid w:val="00AE4B97"/>
    <w:rsid w:val="00AE7450"/>
    <w:rsid w:val="00AF1765"/>
    <w:rsid w:val="00AF2AD1"/>
    <w:rsid w:val="00B109F1"/>
    <w:rsid w:val="00B24AEC"/>
    <w:rsid w:val="00B42C29"/>
    <w:rsid w:val="00B5050C"/>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7AB1"/>
    <w:rsid w:val="00C02AEF"/>
    <w:rsid w:val="00C0507A"/>
    <w:rsid w:val="00C06CFC"/>
    <w:rsid w:val="00C10C9B"/>
    <w:rsid w:val="00C168F2"/>
    <w:rsid w:val="00C16A30"/>
    <w:rsid w:val="00C30403"/>
    <w:rsid w:val="00C45E7B"/>
    <w:rsid w:val="00C4769B"/>
    <w:rsid w:val="00C47A5D"/>
    <w:rsid w:val="00C57D4C"/>
    <w:rsid w:val="00C66013"/>
    <w:rsid w:val="00C72D78"/>
    <w:rsid w:val="00C77856"/>
    <w:rsid w:val="00C9140C"/>
    <w:rsid w:val="00C9398A"/>
    <w:rsid w:val="00CA15CA"/>
    <w:rsid w:val="00CB03D4"/>
    <w:rsid w:val="00CC0D17"/>
    <w:rsid w:val="00CD3D16"/>
    <w:rsid w:val="00CE1C3F"/>
    <w:rsid w:val="00CE2006"/>
    <w:rsid w:val="00D04024"/>
    <w:rsid w:val="00D0596F"/>
    <w:rsid w:val="00D13B1B"/>
    <w:rsid w:val="00D30748"/>
    <w:rsid w:val="00D32486"/>
    <w:rsid w:val="00D47F3C"/>
    <w:rsid w:val="00D61DBF"/>
    <w:rsid w:val="00D66756"/>
    <w:rsid w:val="00D76EA1"/>
    <w:rsid w:val="00D84587"/>
    <w:rsid w:val="00D86677"/>
    <w:rsid w:val="00D928D2"/>
    <w:rsid w:val="00DA20D6"/>
    <w:rsid w:val="00DA6E25"/>
    <w:rsid w:val="00DD1EEC"/>
    <w:rsid w:val="00DD29EF"/>
    <w:rsid w:val="00DD498A"/>
    <w:rsid w:val="00DE78D2"/>
    <w:rsid w:val="00DF0817"/>
    <w:rsid w:val="00DF26F1"/>
    <w:rsid w:val="00DF59F4"/>
    <w:rsid w:val="00DF683D"/>
    <w:rsid w:val="00E074F2"/>
    <w:rsid w:val="00E07871"/>
    <w:rsid w:val="00E17A65"/>
    <w:rsid w:val="00E20DE8"/>
    <w:rsid w:val="00E2340D"/>
    <w:rsid w:val="00E32A18"/>
    <w:rsid w:val="00E46BD3"/>
    <w:rsid w:val="00E62C66"/>
    <w:rsid w:val="00E65825"/>
    <w:rsid w:val="00E75388"/>
    <w:rsid w:val="00E83D40"/>
    <w:rsid w:val="00E84CB9"/>
    <w:rsid w:val="00E96302"/>
    <w:rsid w:val="00EA282F"/>
    <w:rsid w:val="00EC1D81"/>
    <w:rsid w:val="00EC5391"/>
    <w:rsid w:val="00ED37ED"/>
    <w:rsid w:val="00EF3F2C"/>
    <w:rsid w:val="00F03E78"/>
    <w:rsid w:val="00F103D7"/>
    <w:rsid w:val="00F10E56"/>
    <w:rsid w:val="00F126DF"/>
    <w:rsid w:val="00F270EE"/>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6028</Words>
  <Characters>14836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04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2</cp:revision>
  <cp:lastPrinted>2022-07-28T13:36:00Z</cp:lastPrinted>
  <dcterms:created xsi:type="dcterms:W3CDTF">2022-08-04T15:32:00Z</dcterms:created>
  <dcterms:modified xsi:type="dcterms:W3CDTF">2022-08-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